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3975BA72" w:rsidR="00114396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earch Article</w:t>
      </w:r>
    </w:p>
    <w:p w14:paraId="3D6B0C90" w14:textId="69FF2E03" w:rsidR="005B3908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6B4C9A">
        <w:rPr>
          <w:rFonts w:ascii="Times New Roman" w:hAnsi="Times New Roman" w:cs="Times New Roman"/>
          <w:lang w:val="en-US"/>
        </w:rPr>
        <w:t>[</w:t>
      </w:r>
      <w:r w:rsidR="00182DE4" w:rsidRPr="006B4C9A">
        <w:rPr>
          <w:rFonts w:ascii="Times New Roman" w:hAnsi="Times New Roman" w:cs="Times New Roman"/>
          <w:lang w:val="en-US"/>
        </w:rPr>
        <w:t xml:space="preserve">insert </w:t>
      </w:r>
      <w:r w:rsidR="0008765C" w:rsidRPr="006B4C9A">
        <w:rPr>
          <w:rFonts w:ascii="Times New Roman" w:hAnsi="Times New Roman" w:cs="Times New Roman"/>
          <w:lang w:val="en-US"/>
        </w:rPr>
        <w:t xml:space="preserve">FULL </w:t>
      </w:r>
      <w:r w:rsidR="00182DE4" w:rsidRPr="006B4C9A">
        <w:rPr>
          <w:rFonts w:ascii="Times New Roman" w:hAnsi="Times New Roman" w:cs="Times New Roman"/>
          <w:lang w:val="en-US"/>
        </w:rPr>
        <w:t>TITLE here</w:t>
      </w:r>
      <w:r w:rsidR="00275F0C">
        <w:rPr>
          <w:rFonts w:ascii="Times New Roman" w:hAnsi="Times New Roman" w:cs="Times New Roman"/>
          <w:lang w:val="en-US"/>
        </w:rPr>
        <w:t>; capitalize only the first word and proper nouns</w:t>
      </w:r>
      <w:r w:rsidR="005B3908" w:rsidRPr="006B4C9A">
        <w:rPr>
          <w:rFonts w:ascii="Times New Roman" w:hAnsi="Times New Roman" w:cs="Times New Roman"/>
          <w:lang w:val="en-US"/>
        </w:rPr>
        <w:t>]</w:t>
      </w:r>
    </w:p>
    <w:p w14:paraId="4A59C59F" w14:textId="77777777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7AC92FE9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653C9E" w:rsidRPr="006B4C9A">
        <w:rPr>
          <w:rFonts w:ascii="Times New Roman" w:hAnsi="Times New Roman" w:cs="Times New Roman"/>
          <w:lang w:val="en-US"/>
        </w:rPr>
        <w:t>each AUTHOR in turn</w:t>
      </w:r>
      <w:r w:rsidRPr="006B4C9A">
        <w:rPr>
          <w:rFonts w:ascii="Times New Roman" w:hAnsi="Times New Roman" w:cs="Times New Roman"/>
          <w:lang w:val="en-US"/>
        </w:rPr>
        <w:t xml:space="preserve"> here</w:t>
      </w:r>
      <w:r w:rsidR="00034847" w:rsidRPr="006B4C9A">
        <w:rPr>
          <w:rFonts w:ascii="Times New Roman" w:hAnsi="Times New Roman" w:cs="Times New Roman"/>
          <w:lang w:val="en-US"/>
        </w:rPr>
        <w:t>; FIRST name, MIDDLE name, LAST name</w:t>
      </w:r>
      <w:r w:rsidR="00653C9E" w:rsidRPr="006B4C9A">
        <w:rPr>
          <w:rFonts w:ascii="Times New Roman" w:hAnsi="Times New Roman" w:cs="Times New Roman"/>
          <w:lang w:val="en-US"/>
        </w:rPr>
        <w:t>, institutional address, email addres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6ABD908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656D99A0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275F0C">
        <w:rPr>
          <w:rFonts w:ascii="Times New Roman" w:hAnsi="Times New Roman" w:cs="Times New Roman"/>
          <w:b/>
          <w:lang w:val="en-US"/>
        </w:rPr>
        <w:t>Corresponding author: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5B3908" w:rsidRPr="006B4C9A">
        <w:rPr>
          <w:rFonts w:ascii="Times New Roman" w:hAnsi="Times New Roman" w:cs="Times New Roman"/>
          <w:lang w:val="en-US"/>
        </w:rPr>
        <w:t>[full address including email address, telephone and fax numbers]</w:t>
      </w:r>
    </w:p>
    <w:p w14:paraId="3F0233BF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8BFF9C4" w14:textId="4B620363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275F0C">
        <w:rPr>
          <w:rFonts w:ascii="Times New Roman" w:hAnsi="Times New Roman" w:cs="Times New Roman"/>
          <w:b/>
          <w:lang w:val="en-US"/>
        </w:rPr>
        <w:t>Conflict of interest:</w:t>
      </w:r>
      <w:r w:rsidRPr="006B4C9A">
        <w:rPr>
          <w:rFonts w:ascii="Times New Roman" w:hAnsi="Times New Roman" w:cs="Times New Roman"/>
          <w:lang w:val="en-US"/>
        </w:rPr>
        <w:t xml:space="preserve"> The authors declare that they have no conflict of interest.</w:t>
      </w:r>
    </w:p>
    <w:p w14:paraId="07DDAD72" w14:textId="77777777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010D4C5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8202645" w14:textId="133FFF0C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37CC8F60" w:rsidR="005F0ACD" w:rsidRPr="006B4C9A" w:rsidRDefault="005F0ACD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034847" w:rsidRPr="006B4C9A">
        <w:rPr>
          <w:rFonts w:ascii="Times New Roman" w:hAnsi="Times New Roman" w:cs="Times New Roman"/>
          <w:lang w:val="en-US"/>
        </w:rPr>
        <w:t>ABSTRACT</w:t>
      </w:r>
      <w:r w:rsidRPr="006B4C9A">
        <w:rPr>
          <w:rFonts w:ascii="Times New Roman" w:hAnsi="Times New Roman" w:cs="Times New Roman"/>
          <w:lang w:val="en-US"/>
        </w:rPr>
        <w:t xml:space="preserve"> here; </w:t>
      </w:r>
      <w:r w:rsidR="00034847" w:rsidRPr="006B4C9A">
        <w:rPr>
          <w:rFonts w:ascii="Times New Roman" w:hAnsi="Times New Roman" w:cs="Times New Roman"/>
          <w:lang w:val="en-US"/>
        </w:rPr>
        <w:t xml:space="preserve">no more than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>50</w:t>
      </w:r>
      <w:r w:rsidRPr="006B4C9A">
        <w:rPr>
          <w:rFonts w:ascii="Times New Roman" w:hAnsi="Times New Roman" w:cs="Times New Roman"/>
          <w:lang w:val="en-US"/>
        </w:rPr>
        <w:t xml:space="preserve"> words, </w:t>
      </w:r>
      <w:r w:rsidR="000C2D0D" w:rsidRPr="006B4C9A">
        <w:rPr>
          <w:rFonts w:ascii="Times New Roman" w:hAnsi="Times New Roman" w:cs="Times New Roman"/>
          <w:lang w:val="en-US"/>
        </w:rPr>
        <w:t>structured as below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A7F93C3" w14:textId="5D8858C5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  <w:r w:rsidR="000C2D0D" w:rsidRPr="006B4C9A">
        <w:rPr>
          <w:rFonts w:ascii="Times New Roman" w:hAnsi="Times New Roman" w:cs="Times New Roman"/>
          <w:b/>
          <w:lang w:val="en-US"/>
        </w:rPr>
        <w:t>:</w:t>
      </w:r>
    </w:p>
    <w:p w14:paraId="200D44FD" w14:textId="483A1F7D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ethods:</w:t>
      </w:r>
    </w:p>
    <w:p w14:paraId="3433F491" w14:textId="65E2390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:</w:t>
      </w:r>
    </w:p>
    <w:p w14:paraId="78D6DCD1" w14:textId="1143711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:</w:t>
      </w:r>
    </w:p>
    <w:p w14:paraId="52C267D0" w14:textId="2F463F0B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Trial Registration:]</w:t>
      </w:r>
    </w:p>
    <w:p w14:paraId="63565658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25DBC95" w14:textId="337A1824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Keywords:</w:t>
      </w:r>
      <w:r w:rsidRPr="006B4C9A">
        <w:rPr>
          <w:rFonts w:ascii="Times New Roman" w:hAnsi="Times New Roman" w:cs="Times New Roman"/>
          <w:lang w:val="en-US"/>
        </w:rPr>
        <w:t xml:space="preserve"> [</w:t>
      </w:r>
      <w:r w:rsidR="000C2D0D" w:rsidRPr="006B4C9A">
        <w:rPr>
          <w:rFonts w:ascii="Times New Roman" w:hAnsi="Times New Roman" w:cs="Times New Roman"/>
          <w:lang w:val="en-US"/>
        </w:rPr>
        <w:t xml:space="preserve">insert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 xml:space="preserve"> to </w:t>
      </w:r>
      <w:r w:rsidR="00653C9E" w:rsidRPr="006B4C9A">
        <w:rPr>
          <w:rFonts w:ascii="Times New Roman" w:hAnsi="Times New Roman" w:cs="Times New Roman"/>
          <w:lang w:val="en-US"/>
        </w:rPr>
        <w:t>10</w:t>
      </w:r>
      <w:r w:rsidR="000C2D0D" w:rsidRPr="006B4C9A">
        <w:rPr>
          <w:rFonts w:ascii="Times New Roman" w:hAnsi="Times New Roman" w:cs="Times New Roman"/>
          <w:lang w:val="en-US"/>
        </w:rPr>
        <w:t xml:space="preserve"> keyword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341464DE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D6E7689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6DFCE84E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447041C8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</w:p>
    <w:p w14:paraId="2E58FE80" w14:textId="08B63DD8" w:rsidR="00182DE4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6B4C9A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6B4C9A">
        <w:rPr>
          <w:rFonts w:ascii="Times New Roman" w:hAnsi="Times New Roman" w:cs="Times New Roman"/>
          <w:lang w:val="en-US"/>
        </w:rPr>
        <w:t>,</w:t>
      </w:r>
      <w:r w:rsidR="002450FB" w:rsidRPr="006B4C9A">
        <w:rPr>
          <w:rFonts w:ascii="Times New Roman" w:hAnsi="Times New Roman" w:cs="Times New Roman"/>
          <w:lang w:val="en-US"/>
        </w:rPr>
        <w:t xml:space="preserve"> and</w:t>
      </w:r>
      <w:r w:rsidR="00CE0CC2" w:rsidRPr="006B4C9A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6B4C9A">
        <w:rPr>
          <w:rFonts w:ascii="Times New Roman" w:hAnsi="Times New Roman" w:cs="Times New Roman"/>
          <w:lang w:val="en-US"/>
        </w:rPr>
        <w:t>in the last paragraph</w:t>
      </w:r>
      <w:r w:rsidRPr="006B4C9A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6B4C9A">
        <w:rPr>
          <w:rFonts w:ascii="Times New Roman" w:hAnsi="Times New Roman" w:cs="Times New Roman"/>
          <w:lang w:val="en-US"/>
        </w:rPr>
        <w:t>:</w:t>
      </w:r>
      <w:r w:rsidR="00653C9E" w:rsidRPr="006B4C9A">
        <w:rPr>
          <w:rFonts w:ascii="Times New Roman" w:hAnsi="Times New Roman" w:cs="Times New Roman"/>
          <w:lang w:val="en-US"/>
        </w:rPr>
        <w:t xml:space="preserve"> </w:t>
      </w:r>
      <w:bookmarkStart w:id="0" w:name="_GoBack"/>
      <w:bookmarkEnd w:id="0"/>
      <w:r w:rsidR="00653C9E" w:rsidRPr="006B4C9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="00BC5211">
        <w:rPr>
          <w:rFonts w:ascii="Times New Roman" w:hAnsi="Times New Roman" w:cs="Times New Roman"/>
          <w:lang w:val="en-US"/>
        </w:rPr>
        <w:instrText xml:space="preserve"> ADDIN EN.CITE </w:instrText>
      </w:r>
      <w:r w:rsidR="00BC5211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="00BC521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BC5211">
        <w:rPr>
          <w:rFonts w:ascii="Times New Roman" w:hAnsi="Times New Roman" w:cs="Times New Roman"/>
          <w:lang w:val="en-US"/>
        </w:rPr>
      </w:r>
      <w:r w:rsidR="00BC5211">
        <w:rPr>
          <w:rFonts w:ascii="Times New Roman" w:hAnsi="Times New Roman" w:cs="Times New Roman"/>
          <w:lang w:val="en-US"/>
        </w:rPr>
        <w:fldChar w:fldCharType="end"/>
      </w:r>
      <w:r w:rsidR="00653C9E" w:rsidRPr="006B4C9A">
        <w:rPr>
          <w:rFonts w:ascii="Times New Roman" w:hAnsi="Times New Roman" w:cs="Times New Roman"/>
          <w:lang w:val="en-US"/>
        </w:rPr>
        <w:fldChar w:fldCharType="separate"/>
      </w:r>
      <w:r w:rsidR="00BC5211">
        <w:rPr>
          <w:rFonts w:ascii="Times New Roman" w:hAnsi="Times New Roman" w:cs="Times New Roman"/>
          <w:noProof/>
          <w:lang w:val="en-US"/>
        </w:rPr>
        <w:t>[1, 2]</w:t>
      </w:r>
      <w:r w:rsidR="00653C9E" w:rsidRPr="006B4C9A">
        <w:rPr>
          <w:rFonts w:ascii="Times New Roman" w:hAnsi="Times New Roman" w:cs="Times New Roman"/>
          <w:lang w:val="en-US"/>
        </w:rPr>
        <w:fldChar w:fldCharType="end"/>
      </w:r>
      <w:r w:rsidRPr="006B4C9A">
        <w:rPr>
          <w:rFonts w:ascii="Times New Roman" w:hAnsi="Times New Roman" w:cs="Times New Roman"/>
          <w:lang w:val="en-US"/>
        </w:rPr>
        <w:t>]</w:t>
      </w:r>
    </w:p>
    <w:p w14:paraId="4A96284A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966618" w14:textId="34BD7EFD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ethods</w:t>
      </w:r>
    </w:p>
    <w:p w14:paraId="51CA7DD1" w14:textId="7F903252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BB3B3B" w:rsidRPr="006B4C9A">
        <w:rPr>
          <w:rFonts w:ascii="Times New Roman" w:hAnsi="Times New Roman" w:cs="Times New Roman"/>
          <w:lang w:val="en-US"/>
        </w:rPr>
        <w:t>for studies involving human participants a statement detailing ethical approval and consent should be included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</w:t>
      </w:r>
    </w:p>
    <w:p w14:paraId="56C63CE4" w14:textId="35B47DA9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RESULT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71AD824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insert DISCUSSION here</w:t>
      </w:r>
      <w:r w:rsidR="00BB3B3B" w:rsidRPr="006B4C9A">
        <w:rPr>
          <w:rFonts w:ascii="Times New Roman" w:hAnsi="Times New Roman" w:cs="Times New Roman"/>
          <w:lang w:val="en-US"/>
        </w:rPr>
        <w:t>, can be combined with the RESULTS if it improves the flow of the articl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014902E" w14:textId="5D442DAA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</w:t>
      </w:r>
    </w:p>
    <w:p w14:paraId="20CC6B7C" w14:textId="15AAE8EE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hould be brief and clearly state how the findings of the study relate to the underlying aims/hypothesis and the implication</w:t>
      </w:r>
      <w:r w:rsidR="006B4C9A" w:rsidRPr="006B4C9A">
        <w:rPr>
          <w:rFonts w:ascii="Times New Roman" w:hAnsi="Times New Roman" w:cs="Times New Roman"/>
          <w:lang w:val="en-US"/>
        </w:rPr>
        <w:t>(s)</w:t>
      </w:r>
      <w:r w:rsidRPr="006B4C9A">
        <w:rPr>
          <w:rFonts w:ascii="Times New Roman" w:hAnsi="Times New Roman" w:cs="Times New Roman"/>
          <w:lang w:val="en-US"/>
        </w:rPr>
        <w:t xml:space="preserve"> of the research]</w:t>
      </w:r>
    </w:p>
    <w:p w14:paraId="1889893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46FDE2E" w14:textId="09FD04C2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List of Abbreviations</w:t>
      </w:r>
    </w:p>
    <w:p w14:paraId="4AAC4079" w14:textId="4CA561A9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optional – define abbreviations in text on first use]</w:t>
      </w:r>
    </w:p>
    <w:p w14:paraId="58B6B5F8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1D39810" w14:textId="1D7D5EC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mpeting interests</w:t>
      </w:r>
    </w:p>
    <w:p w14:paraId="67FB6160" w14:textId="1B44F8F6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disclose all financial or non-financial competing interests here; otherwise ‘The authors declare that they have no competing interests.’]</w:t>
      </w:r>
    </w:p>
    <w:p w14:paraId="60759E40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3295F83" w14:textId="5CC309CA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Authors’ Contributions</w:t>
      </w:r>
    </w:p>
    <w:p w14:paraId="3DD62E82" w14:textId="7E7D65AC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authors’ contributions here, referring to each author by his/her initials; for further information on authorship, see the </w:t>
      </w:r>
      <w:hyperlink r:id="rId7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ICMJE guidelines</w:t>
        </w:r>
      </w:hyperlink>
      <w:r w:rsidRPr="006B4C9A">
        <w:rPr>
          <w:rFonts w:ascii="Times New Roman" w:hAnsi="Times New Roman" w:cs="Times New Roman"/>
          <w:lang w:val="en-US"/>
        </w:rPr>
        <w:t>]</w:t>
      </w:r>
    </w:p>
    <w:p w14:paraId="400FA493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BB281F4" w14:textId="53F4E56D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Authors’ Information]</w:t>
      </w:r>
    </w:p>
    <w:p w14:paraId="7A303AE3" w14:textId="3AB200D3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uch as background information, position in their institution, qualifications; this is optional]</w:t>
      </w:r>
    </w:p>
    <w:p w14:paraId="0E38F8EB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0E30AA12" w:rsidR="0008765C" w:rsidRPr="006B4C9A" w:rsidRDefault="00AC1F53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BC5211">
        <w:rPr>
          <w:rFonts w:ascii="Times New Roman" w:hAnsi="Times New Roman" w:cs="Times New Roman"/>
          <w:b/>
          <w:lang w:val="en-US"/>
        </w:rPr>
        <w:t>e</w:t>
      </w:r>
      <w:r w:rsidR="0008765C" w:rsidRPr="006B4C9A">
        <w:rPr>
          <w:rFonts w:ascii="Times New Roman" w:hAnsi="Times New Roman" w:cs="Times New Roman"/>
          <w:b/>
          <w:lang w:val="en-US"/>
        </w:rPr>
        <w:t>ments</w:t>
      </w:r>
    </w:p>
    <w:p w14:paraId="23995BA3" w14:textId="0B7610EA" w:rsidR="00661DAC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acknowle</w:t>
      </w:r>
      <w:r w:rsidR="00AC1F53">
        <w:rPr>
          <w:rFonts w:ascii="Times New Roman" w:hAnsi="Times New Roman" w:cs="Times New Roman"/>
          <w:lang w:val="en-US"/>
        </w:rPr>
        <w:t>dg</w:t>
      </w:r>
      <w:r w:rsidR="00FA24D5" w:rsidRPr="006B4C9A">
        <w:rPr>
          <w:rFonts w:ascii="Times New Roman" w:hAnsi="Times New Roman" w:cs="Times New Roman"/>
          <w:lang w:val="en-US"/>
        </w:rPr>
        <w:t>ments here</w:t>
      </w:r>
      <w:r w:rsidR="006B4C9A" w:rsidRPr="006B4C9A">
        <w:rPr>
          <w:rFonts w:ascii="Times New Roman" w:hAnsi="Times New Roman" w:cs="Times New Roman"/>
          <w:lang w:val="en-US"/>
        </w:rPr>
        <w:t>; those who do not meet the criteria for authorship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5125B44" w14:textId="3D327FE5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Endnotes</w:t>
      </w:r>
    </w:p>
    <w:p w14:paraId="3A0DC45A" w14:textId="4B738918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designate in the text using superscript lowercase letter</w:t>
      </w:r>
      <w:r w:rsidR="00474E41">
        <w:rPr>
          <w:rFonts w:ascii="Times New Roman" w:hAnsi="Times New Roman" w:cs="Times New Roman"/>
          <w:lang w:val="en-US"/>
        </w:rPr>
        <w:t>;</w:t>
      </w:r>
      <w:r w:rsidR="00AC1F53">
        <w:rPr>
          <w:rFonts w:ascii="Times New Roman" w:hAnsi="Times New Roman" w:cs="Times New Roman"/>
          <w:lang w:val="en-US"/>
        </w:rPr>
        <w:t xml:space="preserve"> do not use footnote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CD3E52A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6B4C9A" w:rsidRDefault="006D1E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2450FB" w:rsidRPr="006B4C9A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6B4C9A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6B4C9A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8BCB29E" w14:textId="77777777" w:rsidR="00BC5211" w:rsidRPr="00BC5211" w:rsidRDefault="00661DAC" w:rsidP="00BC5211">
      <w:pPr>
        <w:pStyle w:val="EndNoteBibliography"/>
        <w:ind w:left="720" w:hanging="720"/>
        <w:rPr>
          <w:noProof/>
        </w:rPr>
      </w:pPr>
      <w:r w:rsidRPr="006B4C9A">
        <w:fldChar w:fldCharType="begin"/>
      </w:r>
      <w:r w:rsidRPr="006B4C9A">
        <w:instrText xml:space="preserve"> ADDIN EN.REFLIST </w:instrText>
      </w:r>
      <w:r w:rsidRPr="006B4C9A">
        <w:fldChar w:fldCharType="separate"/>
      </w:r>
      <w:r w:rsidR="00BC5211" w:rsidRPr="00BC5211">
        <w:rPr>
          <w:noProof/>
        </w:rPr>
        <w:t>1.</w:t>
      </w:r>
      <w:r w:rsidR="00BC5211" w:rsidRPr="00BC5211">
        <w:rPr>
          <w:noProof/>
        </w:rPr>
        <w:tab/>
        <w:t xml:space="preserve">Hoke T, Harries J, Crede S, Green M, Constant D, Petruney T, Moodley J: </w:t>
      </w:r>
      <w:r w:rsidR="00BC5211" w:rsidRPr="00BC5211">
        <w:rPr>
          <w:b/>
          <w:noProof/>
        </w:rPr>
        <w:t>Expanding contraceptive options for PMTCT clients: a mixed methods implementation study in Cape Town, South Africa.</w:t>
      </w:r>
      <w:r w:rsidR="00BC5211" w:rsidRPr="00BC5211">
        <w:rPr>
          <w:noProof/>
        </w:rPr>
        <w:t xml:space="preserve"> </w:t>
      </w:r>
      <w:r w:rsidR="00BC5211" w:rsidRPr="00BC5211">
        <w:rPr>
          <w:i/>
          <w:noProof/>
        </w:rPr>
        <w:t xml:space="preserve">Reproductive health </w:t>
      </w:r>
      <w:r w:rsidR="00BC5211" w:rsidRPr="00BC5211">
        <w:rPr>
          <w:noProof/>
        </w:rPr>
        <w:t xml:space="preserve">2014, </w:t>
      </w:r>
      <w:r w:rsidR="00BC5211" w:rsidRPr="00BC5211">
        <w:rPr>
          <w:b/>
          <w:noProof/>
        </w:rPr>
        <w:t>11:</w:t>
      </w:r>
      <w:r w:rsidR="00BC5211" w:rsidRPr="00BC5211">
        <w:rPr>
          <w:noProof/>
        </w:rPr>
        <w:t>3.</w:t>
      </w:r>
    </w:p>
    <w:p w14:paraId="28647A1A" w14:textId="77777777" w:rsidR="00BC5211" w:rsidRPr="00BC5211" w:rsidRDefault="00BC5211" w:rsidP="00BC5211">
      <w:pPr>
        <w:pStyle w:val="EndNoteBibliography"/>
        <w:ind w:left="720" w:hanging="720"/>
        <w:rPr>
          <w:noProof/>
        </w:rPr>
      </w:pPr>
      <w:r w:rsidRPr="00BC5211">
        <w:rPr>
          <w:noProof/>
        </w:rPr>
        <w:t>2.</w:t>
      </w:r>
      <w:r w:rsidRPr="00BC5211">
        <w:rPr>
          <w:noProof/>
        </w:rPr>
        <w:tab/>
        <w:t xml:space="preserve">Kayode GA, Ansah E, Agyepong IA, Amoakoh-Coleman M, Grobbee DE, Klipstein-Grobusch K: </w:t>
      </w:r>
      <w:r w:rsidRPr="00BC5211">
        <w:rPr>
          <w:b/>
          <w:noProof/>
        </w:rPr>
        <w:t>Individual and community determinants of neonatal mortality in Ghana: a multilevel analysis.</w:t>
      </w:r>
      <w:r w:rsidRPr="00BC5211">
        <w:rPr>
          <w:noProof/>
        </w:rPr>
        <w:t xml:space="preserve"> </w:t>
      </w:r>
      <w:r w:rsidRPr="00BC5211">
        <w:rPr>
          <w:i/>
          <w:noProof/>
        </w:rPr>
        <w:t xml:space="preserve">BMC pregnancy and childbirth </w:t>
      </w:r>
      <w:r w:rsidRPr="00BC5211">
        <w:rPr>
          <w:noProof/>
        </w:rPr>
        <w:t xml:space="preserve">2014, </w:t>
      </w:r>
      <w:r w:rsidRPr="00BC5211">
        <w:rPr>
          <w:b/>
          <w:noProof/>
        </w:rPr>
        <w:t>14:</w:t>
      </w:r>
      <w:r w:rsidRPr="00BC5211">
        <w:rPr>
          <w:noProof/>
        </w:rPr>
        <w:t>165.</w:t>
      </w:r>
    </w:p>
    <w:p w14:paraId="1239D450" w14:textId="3DA61AF2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6B4C9A" w:rsidRDefault="004D3E7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57632CA" w14:textId="77777777" w:rsidR="00614871" w:rsidRPr="006B4C9A" w:rsidRDefault="00614871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34EA90C4" w:rsidR="001E5820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</w:t>
      </w:r>
      <w:r w:rsidR="006B4C9A" w:rsidRPr="006B4C9A">
        <w:rPr>
          <w:rFonts w:ascii="Times New Roman" w:hAnsi="Times New Roman" w:cs="Times New Roman"/>
          <w:b/>
          <w:lang w:val="en-US"/>
        </w:rPr>
        <w:t>ure</w:t>
      </w:r>
      <w:r w:rsidRPr="006B4C9A">
        <w:rPr>
          <w:rFonts w:ascii="Times New Roman" w:hAnsi="Times New Roman" w:cs="Times New Roman"/>
          <w:b/>
          <w:lang w:val="en-US"/>
        </w:rPr>
        <w:t xml:space="preserve"> x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614871" w:rsidRPr="006B4C9A">
        <w:rPr>
          <w:rFonts w:ascii="Times New Roman" w:hAnsi="Times New Roman" w:cs="Times New Roman"/>
          <w:lang w:val="en-US"/>
        </w:rPr>
        <w:t xml:space="preserve">[listed one after another; </w:t>
      </w:r>
      <w:r w:rsidR="006B4C9A" w:rsidRPr="006B4C9A">
        <w:rPr>
          <w:rFonts w:ascii="Times New Roman" w:hAnsi="Times New Roman" w:cs="Times New Roman"/>
          <w:lang w:val="en-US"/>
        </w:rPr>
        <w:t xml:space="preserve">short title up to 15 words, full description up to 300 words; </w:t>
      </w:r>
      <w:r w:rsidR="00614871" w:rsidRPr="006B4C9A">
        <w:rPr>
          <w:rFonts w:ascii="Times New Roman" w:hAnsi="Times New Roman" w:cs="Times New Roman"/>
          <w:lang w:val="en-US"/>
        </w:rPr>
        <w:t>do not add legend to figure files</w:t>
      </w:r>
      <w:r w:rsidRPr="006B4C9A">
        <w:rPr>
          <w:rFonts w:ascii="Times New Roman" w:hAnsi="Times New Roman" w:cs="Times New Roman"/>
          <w:lang w:val="en-US"/>
        </w:rPr>
        <w:t>; do not embed figures in this file</w:t>
      </w:r>
      <w:r w:rsidR="00614871" w:rsidRPr="006B4C9A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Tables</w:t>
      </w:r>
    </w:p>
    <w:p w14:paraId="75780576" w14:textId="6B777173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each on separate page, one-line title</w:t>
      </w:r>
      <w:r w:rsidR="006B4C9A" w:rsidRPr="006B4C9A">
        <w:rPr>
          <w:rFonts w:ascii="Times New Roman" w:hAnsi="Times New Roman" w:cs="Times New Roman"/>
          <w:lang w:val="en-US"/>
        </w:rPr>
        <w:t xml:space="preserve"> (no more than 15 words)</w:t>
      </w:r>
      <w:r w:rsidRPr="006B4C9A">
        <w:rPr>
          <w:rFonts w:ascii="Times New Roman" w:hAnsi="Times New Roman" w:cs="Times New Roman"/>
          <w:lang w:val="en-US"/>
        </w:rPr>
        <w:t xml:space="preserve"> in bold, </w:t>
      </w:r>
      <w:r w:rsidR="006B4C9A" w:rsidRPr="006B4C9A">
        <w:rPr>
          <w:rFonts w:ascii="Times New Roman" w:hAnsi="Times New Roman" w:cs="Times New Roman"/>
          <w:lang w:val="en-US"/>
        </w:rPr>
        <w:t>detailed legends can follow but should be brief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Pr="006B4C9A" w:rsidRDefault="001E5820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568EF9A" w14:textId="77777777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838AE36" w14:textId="55EEB7BE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.</w:t>
      </w:r>
      <w:r w:rsidRPr="006B4C9A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6B4C9A"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6B4C9A"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)</w:t>
      </w:r>
      <w:r w:rsidRPr="006B4C9A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6B4C9A" w:rsidSect="00F752DA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F425FB" w:rsidRDefault="00F425FB" w:rsidP="004D3E78">
      <w:r>
        <w:separator/>
      </w:r>
    </w:p>
  </w:endnote>
  <w:endnote w:type="continuationSeparator" w:id="0">
    <w:p w14:paraId="76AC5153" w14:textId="77777777" w:rsidR="00F425FB" w:rsidRDefault="00F425FB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F425FB" w:rsidRDefault="00F425FB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F425FB" w:rsidRDefault="00F425F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F425FB" w:rsidRDefault="00F425FB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C5211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F425FB" w:rsidRDefault="00F425F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F425FB" w:rsidRDefault="00F425FB" w:rsidP="004D3E78">
      <w:r>
        <w:separator/>
      </w:r>
    </w:p>
  </w:footnote>
  <w:footnote w:type="continuationSeparator" w:id="0">
    <w:p w14:paraId="3AFB0295" w14:textId="77777777" w:rsidR="00F425FB" w:rsidRDefault="00F425FB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0D05B848" w:rsidR="00F425FB" w:rsidRPr="004D3E78" w:rsidRDefault="00F425FB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BMC_Pregnancy_Childbirth_</w:t>
    </w:r>
    <w:r w:rsidRPr="004D3E78">
      <w:rPr>
        <w:sz w:val="16"/>
      </w:rPr>
      <w:t>Word_Template.docx</w:t>
    </w:r>
  </w:p>
  <w:p w14:paraId="4EE7C9F1" w14:textId="77777777" w:rsidR="00F425FB" w:rsidRPr="004D3E78" w:rsidRDefault="00F425FB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centr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3&lt;/item&gt;&lt;item&gt;27&lt;/item&gt;&lt;/record-ids&gt;&lt;/item&gt;&lt;/Libraries&gt;"/>
  </w:docVars>
  <w:rsids>
    <w:rsidRoot w:val="00182DE4"/>
    <w:rsid w:val="00034847"/>
    <w:rsid w:val="0008765C"/>
    <w:rsid w:val="000C2D0D"/>
    <w:rsid w:val="00114396"/>
    <w:rsid w:val="00182DE4"/>
    <w:rsid w:val="001E5820"/>
    <w:rsid w:val="002450FB"/>
    <w:rsid w:val="00275F0C"/>
    <w:rsid w:val="00474E41"/>
    <w:rsid w:val="004D3E78"/>
    <w:rsid w:val="0053386E"/>
    <w:rsid w:val="005B3908"/>
    <w:rsid w:val="005F0ACD"/>
    <w:rsid w:val="005F3923"/>
    <w:rsid w:val="00614871"/>
    <w:rsid w:val="00635CFA"/>
    <w:rsid w:val="00653C9E"/>
    <w:rsid w:val="00661DAC"/>
    <w:rsid w:val="006B4C9A"/>
    <w:rsid w:val="006D1E47"/>
    <w:rsid w:val="00876B5A"/>
    <w:rsid w:val="00997E8E"/>
    <w:rsid w:val="00A920FF"/>
    <w:rsid w:val="00AA39C2"/>
    <w:rsid w:val="00AC1F53"/>
    <w:rsid w:val="00BB3B3B"/>
    <w:rsid w:val="00BC5211"/>
    <w:rsid w:val="00CE0CC2"/>
    <w:rsid w:val="00D13C05"/>
    <w:rsid w:val="00F425FB"/>
    <w:rsid w:val="00F752DA"/>
    <w:rsid w:val="00FA24D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71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icmje.org/recommendations/browse/roles-and-responsibilities/defining-the-role-of-authors-and-contributors.html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35</Words>
  <Characters>3053</Characters>
  <Application>Microsoft Macintosh Word</Application>
  <DocSecurity>0</DocSecurity>
  <Lines>25</Lines>
  <Paragraphs>7</Paragraphs>
  <ScaleCrop>false</ScaleCrop>
  <Company/>
  <LinksUpToDate>false</LinksUpToDate>
  <CharactersWithSpaces>35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6-17T15:01:00Z</dcterms:modified>
</cp:coreProperties>
</file>